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C576D" w:rsidRPr="0066300A" w:rsidRDefault="00BC576D" w:rsidP="00BC576D">
      <w:pPr>
        <w:pStyle w:val="Heading1"/>
        <w:rPr>
          <w:sz w:val="28"/>
        </w:rPr>
      </w:pPr>
      <w:r w:rsidRPr="0066300A">
        <w:rPr>
          <w:sz w:val="28"/>
        </w:rPr>
        <w:t>DAFTAR PUSTAKA</w:t>
      </w:r>
    </w:p>
    <w:p w:rsidR="00BC576D" w:rsidRPr="00CA3C4C" w:rsidRDefault="00BC576D" w:rsidP="00BC576D">
      <w:pPr>
        <w:autoSpaceDE w:val="0"/>
        <w:autoSpaceDN w:val="0"/>
        <w:adjustRightInd w:val="0"/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Adib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.,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shahbaz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.2014. 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utomatic bolus tracking versus fixed time delay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cnique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in biphasic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ultidetector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computed tomography of abdomen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 Iran J Radio, 11(1)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,1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-5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am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L. S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.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&amp;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uc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A. 2021. 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Faktor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Yang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Mempengaruhi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Kepatuh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Masyarakat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Terhadap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Pengguna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Masker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Dalam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Pencegah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Covid-19 Di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Kecamat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Biring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Kanaya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Kota Makassar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Tahu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2020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Doctoral dissertation,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Universitas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asanuddi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Alfi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. 2012.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Korelasi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Antara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Kepatuhan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Minum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Obat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proofErr w:type="gramStart"/>
      <w:r w:rsidRPr="00CA3C4C">
        <w:rPr>
          <w:rFonts w:ascii="Times New Roman" w:hAnsi="Times New Roman" w:cs="Times New Roman"/>
          <w:i/>
          <w:sz w:val="24"/>
          <w:szCs w:val="24"/>
        </w:rPr>
        <w:t>kadar</w:t>
      </w:r>
      <w:proofErr w:type="spellEnd"/>
      <w:proofErr w:type="gram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Gula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Darah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Pada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Pasien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Diabetes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Melitus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Rawat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Jalan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Di RSUD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DR.H.Moch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Ansari Saleh Banjarmasin.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Jurnal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gramStart"/>
      <w:r w:rsidRPr="00CA3C4C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Pharmascience.2(</w:t>
      </w:r>
      <w:proofErr w:type="gramEnd"/>
      <w:r w:rsidRPr="00CA3C4C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2), 15-23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Anggrain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, A.R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,.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&amp; Oliver, J. 2019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aji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evalen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Plasmodium falciparum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Plasmodium vivax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ert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adar</w:t>
      </w:r>
      <w:proofErr w:type="spellEnd"/>
      <w:proofErr w:type="gram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hemoglobin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d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derit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malaria di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uskesma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ggong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camat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arer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ovin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NTT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ournal of Chemical Information and Modeling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53(9), 1689–1699.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Ansyah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.,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Jeh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., &amp;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Zwagery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.V.2019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ubu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sep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Co-Parenting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e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terak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m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ebay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d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hasisw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nengah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tam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ger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2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rtapur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urnal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ognisi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 2(1), 19-20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CA3C4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priliyani</w:t>
      </w:r>
      <w:proofErr w:type="spellEnd"/>
      <w:r w:rsidRPr="00CA3C4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D,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Hubungan</w:t>
      </w:r>
      <w:proofErr w:type="spellEnd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Konformitas</w:t>
      </w:r>
      <w:proofErr w:type="spellEnd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Dengan</w:t>
      </w:r>
      <w:proofErr w:type="spellEnd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Kepatuhan</w:t>
      </w:r>
      <w:proofErr w:type="spellEnd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Menjalankan</w:t>
      </w:r>
      <w:proofErr w:type="spellEnd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Protokol</w:t>
      </w:r>
      <w:proofErr w:type="spellEnd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Kesehatan</w:t>
      </w:r>
      <w:proofErr w:type="spellEnd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Covid-19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Pada</w:t>
      </w:r>
      <w:proofErr w:type="spellEnd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Masyarakat</w:t>
      </w:r>
      <w:proofErr w:type="spellEnd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Di Kota </w:t>
      </w:r>
      <w:proofErr w:type="spellStart"/>
      <w:r w:rsidRPr="00CA3C4C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Samarinda</w:t>
      </w:r>
      <w:proofErr w:type="spellEnd"/>
      <w:r w:rsidRPr="00CA3C4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proofErr w:type="spellStart"/>
      <w:proofErr w:type="gramStart"/>
      <w:r w:rsidRPr="00CA3C4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marinda</w:t>
      </w:r>
      <w:proofErr w:type="spellEnd"/>
      <w:r w:rsidRPr="00CA3C4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:</w:t>
      </w:r>
      <w:proofErr w:type="gramEnd"/>
      <w:r w:rsidRPr="00CA3C4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2022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Arif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J.2015.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Karakteristik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d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Spesifikas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Kontras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Jakarta;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Jauhar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earning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Workship</w:t>
      </w:r>
      <w:proofErr w:type="spellEnd"/>
    </w:p>
    <w:p w:rsidR="00BC576D" w:rsidRPr="0066300A" w:rsidRDefault="00BC576D" w:rsidP="00BC576D">
      <w:pPr>
        <w:autoSpaceDE w:val="0"/>
        <w:autoSpaceDN w:val="0"/>
        <w:adjustRightInd w:val="0"/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Arikunto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. 2010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osedur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eliti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uatu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dekat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aktik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Jakarta;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Rinek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Cipt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BC576D" w:rsidRPr="00CA3C4C" w:rsidRDefault="00BC576D" w:rsidP="00BC576D">
      <w:pPr>
        <w:spacing w:before="240" w:after="0" w:line="360" w:lineRule="auto"/>
        <w:ind w:left="720" w:hanging="720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Bontrager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K.L. 2010. 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xtbook of Radiographic Positioning and Related Anatomy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Missouri;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Mysby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.</w:t>
      </w:r>
    </w:p>
    <w:p w:rsidR="00BC576D" w:rsidRPr="00CA3C4C" w:rsidRDefault="00BC576D" w:rsidP="00BC576D">
      <w:pPr>
        <w:spacing w:before="240" w:after="0" w:line="360" w:lineRule="auto"/>
        <w:ind w:left="720" w:hanging="720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Bontrager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K.L. 2014. 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xtbook of Radiographic Positioning and Related Anatomy. Eight Edition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 Louis USA; Mosby. </w:t>
      </w:r>
    </w:p>
    <w:p w:rsidR="00BC576D" w:rsidRPr="00CA3C4C" w:rsidRDefault="00BC576D" w:rsidP="00BC576D">
      <w:pPr>
        <w:autoSpaceDE w:val="0"/>
        <w:autoSpaceDN w:val="0"/>
        <w:adjustRightInd w:val="0"/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Bushberg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J.T. 2012. 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The Essential Physics of Medical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maging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ThirdEdition.US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; Lippincott Williams &amp; Wilkins</w:t>
      </w:r>
    </w:p>
    <w:p w:rsidR="00BC576D" w:rsidRPr="00CA3C4C" w:rsidRDefault="00BC576D" w:rsidP="00BC576D">
      <w:pPr>
        <w:autoSpaceDE w:val="0"/>
        <w:autoSpaceDN w:val="0"/>
        <w:adjustRightInd w:val="0"/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rfan, I &amp; Widodo, R. 2024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talaksan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meriksa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CT Scan Abdomen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e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ontra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e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lini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CA Recti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 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urnal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Ilmu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Kesehat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Dan </w:t>
      </w:r>
      <w:proofErr w:type="gram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Keperawatan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2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),113–123. </w:t>
      </w:r>
    </w:p>
    <w:p w:rsidR="00BC576D" w:rsidRPr="00CA3C4C" w:rsidRDefault="00BC576D" w:rsidP="00BC576D">
      <w:pPr>
        <w:autoSpaceDE w:val="0"/>
        <w:autoSpaceDN w:val="0"/>
        <w:adjustRightInd w:val="0"/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Irnawat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, M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,.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Supriad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.D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,.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&amp;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Rosliant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. 2016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Gambar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atuh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inum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Obat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sie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awat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al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derit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iperten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i Wilayah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rj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UPTD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sehat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uskesma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iami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hu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2016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aryawan PT City Era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Abad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CA3C4C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Jung, H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2021. 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Basic Physical Principles and Clinical Applications of Computed Tomography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Progress in Medical Physics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32(1)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1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–17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epatuh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2016.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d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KBBI Daring.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iambil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ar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02 Feb 2024, https://kbbi.kemdikbud.go.id/entri/kepatuhan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ogoy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N. 2019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Hubu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Kepatuh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Perawat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dalam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Pelaksana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Sign In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Terhadap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Keselamat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Pasie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di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Instala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Bedah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Sentral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Rsup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Dr. 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Soeradji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Tirtonegoro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Klate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. </w:t>
      </w:r>
      <w:proofErr w:type="spellStart"/>
      <w:r w:rsidRPr="00CA3C4C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>Politeknik</w:t>
      </w:r>
      <w:proofErr w:type="spellEnd"/>
      <w:r w:rsidRPr="00CA3C4C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>Kesehatan</w:t>
      </w:r>
      <w:proofErr w:type="spellEnd"/>
      <w:r w:rsidRPr="00CA3C4C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>Kementerian</w:t>
      </w:r>
      <w:proofErr w:type="spellEnd"/>
      <w:r w:rsidRPr="00CA3C4C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>Kesehatan</w:t>
      </w:r>
      <w:proofErr w:type="spellEnd"/>
      <w:r w:rsidRPr="00CA3C4C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 xml:space="preserve"> Yogyakarta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BC576D" w:rsidRPr="00CA3C4C" w:rsidRDefault="00BC576D" w:rsidP="00BC576D">
      <w:pPr>
        <w:shd w:val="clear" w:color="auto" w:fill="FFFFFF"/>
        <w:tabs>
          <w:tab w:val="left" w:pos="3552"/>
        </w:tabs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Lampignano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J. P. &amp; Kendrick. 2018.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ontrager’s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textbook of Radiographic Positioning and Related Anatomy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Lastiyono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2016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ubu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Antara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aktor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emograf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e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inerj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an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uas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rj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aryaw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i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ad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usat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tatistik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opin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aerah Istimewa Yogyakarta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.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Universitas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Muhammadiyah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ogyakarta.</w:t>
      </w:r>
    </w:p>
    <w:p w:rsidR="00BC576D" w:rsidRPr="00CA3C4C" w:rsidRDefault="00BC576D" w:rsidP="00BC576D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 w:fldLock="1"/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ADDIN Mendeley Bibliography CSL_BIBLIOGRAPHY </w:instrTex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CA3C4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Mardininitia, S.A. </w:t>
      </w:r>
      <w:r w:rsidRPr="00CA3C4C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 xml:space="preserve">Kepatuhan Pasien Dalam Melaksanakan Persiapan Pemeriksaan </w:t>
      </w:r>
      <w:r w:rsidRPr="00CA3C4C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lastRenderedPageBreak/>
        <w:t>Ivp Di Instalasi Radiologi Rumah Sakit Islam Klaten</w:t>
      </w:r>
      <w:r w:rsidRPr="00CA3C4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</w:t>
      </w:r>
      <w:r w:rsidRPr="00CA3C4C"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</w:rPr>
        <w:t>Semarang:2017.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aulana</w:t>
      </w:r>
      <w:proofErr w:type="spellEnd"/>
      <w:r w:rsidRPr="00CA3C4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A,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atuh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sie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alam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laksanak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siap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meriksa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Colon In Loop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traven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yelograf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i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stala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adiolog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RSUD DR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Loekmono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ad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Kudus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,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CA3C4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marang : 2017.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Mokolomb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. 2018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atuh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inum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Obat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d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sie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iabetes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litu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ipe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2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iserta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iperten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e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nggunak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tode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Mmas-8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 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HARMACON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 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7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4). </w:t>
      </w:r>
    </w:p>
    <w:p w:rsidR="00BC576D" w:rsidRPr="00CA3C4C" w:rsidRDefault="00BC576D" w:rsidP="00BC576D">
      <w:pPr>
        <w:spacing w:after="0" w:line="360" w:lineRule="auto"/>
        <w:ind w:left="720" w:hanging="720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iven, N. 2012.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sikologi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Kesehat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engantar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untuk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erawat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tenaga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kesehat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rofesional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lain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 Jakarta: EGC.</w:t>
      </w:r>
    </w:p>
    <w:p w:rsidR="00BC576D" w:rsidRPr="00CA3C4C" w:rsidRDefault="00BC576D" w:rsidP="00BC576D">
      <w:pPr>
        <w:autoSpaceDE w:val="0"/>
        <w:autoSpaceDN w:val="0"/>
        <w:adjustRightInd w:val="0"/>
        <w:spacing w:before="240"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Notoatmodjo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2012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tode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eliti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sehat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Jakarta :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Rinek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Cipta</w:t>
      </w:r>
      <w:proofErr w:type="spellEnd"/>
    </w:p>
    <w:p w:rsidR="00BC576D" w:rsidRPr="00CA3C4C" w:rsidRDefault="00BC576D" w:rsidP="00BC576D">
      <w:pPr>
        <w:autoSpaceDE w:val="0"/>
        <w:autoSpaceDN w:val="0"/>
        <w:adjustRightInd w:val="0"/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Nursalam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2012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onsep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erap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todolog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eliti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lmu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erawat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dom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krip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,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si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an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strume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eliti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erawat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Jakarta :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Salemb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Medik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Pratam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. A., &amp;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Wahyuningsih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. S. 2021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nalisi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Tingkat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getahu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e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atuh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alam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nerapk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otokol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sehat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Covid-19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d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isw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i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mp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ger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4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ukoharjo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Poltekes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hakti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Muli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BC576D" w:rsidRPr="00CA3C4C" w:rsidRDefault="00BC576D" w:rsidP="00BC576D">
      <w:pPr>
        <w:autoSpaceDE w:val="0"/>
        <w:autoSpaceDN w:val="0"/>
        <w:adjustRightInd w:val="0"/>
        <w:spacing w:before="24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Russmann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Curkovic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, I., &amp; Huber, M. 2010.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Pereaksian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dan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risiko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merugikan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terkait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dengan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ketidakpatuhan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Therapeutische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Umschau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. Revue </w:t>
      </w:r>
      <w:proofErr w:type="gram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Therapeutique.67(</w:t>
      </w:r>
      <w:proofErr w:type="gram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6),303-307. </w:t>
      </w:r>
    </w:p>
    <w:p w:rsidR="00BC576D" w:rsidRPr="00CA3C4C" w:rsidRDefault="00BC576D" w:rsidP="00BC576D">
      <w:pPr>
        <w:spacing w:after="0" w:line="360" w:lineRule="auto"/>
        <w:ind w:left="720" w:hanging="720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sz w:val="24"/>
          <w:szCs w:val="24"/>
        </w:rPr>
        <w:t>Sarwono</w:t>
      </w:r>
      <w:proofErr w:type="spellEnd"/>
      <w:r w:rsidRPr="00CA3C4C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CA3C4C">
        <w:rPr>
          <w:rFonts w:ascii="Times New Roman" w:hAnsi="Times New Roman" w:cs="Times New Roman"/>
          <w:sz w:val="24"/>
          <w:szCs w:val="24"/>
        </w:rPr>
        <w:t>Eko</w:t>
      </w:r>
      <w:proofErr w:type="spellEnd"/>
      <w:r w:rsidRPr="00CA3C4C">
        <w:rPr>
          <w:rFonts w:ascii="Times New Roman" w:hAnsi="Times New Roman" w:cs="Times New Roman"/>
          <w:sz w:val="24"/>
          <w:szCs w:val="24"/>
        </w:rPr>
        <w:t xml:space="preserve">, A. &amp; </w:t>
      </w:r>
      <w:proofErr w:type="spellStart"/>
      <w:r w:rsidRPr="00CA3C4C">
        <w:rPr>
          <w:rFonts w:ascii="Times New Roman" w:hAnsi="Times New Roman" w:cs="Times New Roman"/>
          <w:sz w:val="24"/>
          <w:szCs w:val="24"/>
        </w:rPr>
        <w:t>Meinarno</w:t>
      </w:r>
      <w:proofErr w:type="spellEnd"/>
      <w:r w:rsidRPr="00CA3C4C">
        <w:rPr>
          <w:rFonts w:ascii="Times New Roman" w:hAnsi="Times New Roman" w:cs="Times New Roman"/>
          <w:sz w:val="24"/>
          <w:szCs w:val="24"/>
        </w:rPr>
        <w:t xml:space="preserve">. 2011.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Psikologi</w:t>
      </w:r>
      <w:proofErr w:type="spellEnd"/>
      <w:r w:rsidRPr="00CA3C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sz w:val="24"/>
          <w:szCs w:val="24"/>
        </w:rPr>
        <w:t>Sosial</w:t>
      </w:r>
      <w:proofErr w:type="spellEnd"/>
      <w:r w:rsidRPr="00CA3C4C"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 w:rsidRPr="00CA3C4C"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 w:rsidRPr="00CA3C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sz w:val="24"/>
          <w:szCs w:val="24"/>
        </w:rPr>
        <w:t>Humanika</w:t>
      </w:r>
      <w:proofErr w:type="spellEnd"/>
      <w:r w:rsidRPr="00CA3C4C">
        <w:rPr>
          <w:rFonts w:ascii="Times New Roman" w:hAnsi="Times New Roman" w:cs="Times New Roman"/>
          <w:sz w:val="24"/>
          <w:szCs w:val="24"/>
        </w:rPr>
        <w:t>.</w:t>
      </w:r>
    </w:p>
    <w:p w:rsidR="00BC576D" w:rsidRPr="00632CBA" w:rsidRDefault="00BC576D" w:rsidP="00BC576D">
      <w:pPr>
        <w:spacing w:after="0" w:line="360" w:lineRule="auto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2CBA">
        <w:rPr>
          <w:rFonts w:ascii="Times New Roman" w:hAnsi="Times New Roman" w:cs="Times New Roman"/>
          <w:sz w:val="24"/>
          <w:szCs w:val="24"/>
        </w:rPr>
        <w:t>Seeram</w:t>
      </w:r>
      <w:proofErr w:type="spellEnd"/>
      <w:r w:rsidRPr="00632CBA">
        <w:rPr>
          <w:rFonts w:ascii="Times New Roman" w:hAnsi="Times New Roman" w:cs="Times New Roman"/>
          <w:sz w:val="24"/>
          <w:szCs w:val="24"/>
        </w:rPr>
        <w:t xml:space="preserve">, E. 2016. </w:t>
      </w:r>
      <w:r w:rsidRPr="00632CBA">
        <w:rPr>
          <w:rFonts w:ascii="Times New Roman" w:hAnsi="Times New Roman" w:cs="Times New Roman"/>
          <w:i/>
          <w:iCs/>
          <w:sz w:val="24"/>
          <w:szCs w:val="24"/>
        </w:rPr>
        <w:t xml:space="preserve">Computed </w:t>
      </w:r>
      <w:proofErr w:type="spellStart"/>
      <w:r w:rsidRPr="00632CBA">
        <w:rPr>
          <w:rFonts w:ascii="Times New Roman" w:hAnsi="Times New Roman" w:cs="Times New Roman"/>
          <w:i/>
          <w:iCs/>
          <w:sz w:val="24"/>
          <w:szCs w:val="24"/>
        </w:rPr>
        <w:t>Tomograpgy</w:t>
      </w:r>
      <w:proofErr w:type="spellEnd"/>
      <w:r w:rsidRPr="00632CBA">
        <w:rPr>
          <w:rFonts w:ascii="Times New Roman" w:hAnsi="Times New Roman" w:cs="Times New Roman"/>
          <w:i/>
          <w:iCs/>
          <w:sz w:val="24"/>
          <w:szCs w:val="24"/>
        </w:rPr>
        <w:t xml:space="preserve"> Physical Principles, Clinical Applications, and Quality Control, Fourth Edition</w:t>
      </w:r>
      <w:r w:rsidRPr="00632CBA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632CBA">
        <w:rPr>
          <w:rFonts w:ascii="Times New Roman" w:hAnsi="Times New Roman" w:cs="Times New Roman"/>
          <w:sz w:val="24"/>
          <w:szCs w:val="24"/>
        </w:rPr>
        <w:t>Philadelphia :</w:t>
      </w:r>
      <w:proofErr w:type="gramEnd"/>
      <w:r w:rsidRPr="00632CB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2CBA">
        <w:rPr>
          <w:rFonts w:ascii="Times New Roman" w:hAnsi="Times New Roman" w:cs="Times New Roman"/>
          <w:sz w:val="24"/>
          <w:szCs w:val="24"/>
        </w:rPr>
        <w:t>W.BSaunders</w:t>
      </w:r>
      <w:proofErr w:type="spellEnd"/>
      <w:r w:rsidRPr="00632CBA">
        <w:rPr>
          <w:rFonts w:ascii="Times New Roman" w:hAnsi="Times New Roman" w:cs="Times New Roman"/>
          <w:sz w:val="24"/>
          <w:szCs w:val="24"/>
        </w:rPr>
        <w:t xml:space="preserve"> Company.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Ser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N.I.,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Juliantar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.P.E., &amp;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Widiastut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.I.A. 2023.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osedur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meriksa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sct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Abdomen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ontra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eng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linis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Tumor Lower Abdomen Di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stala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lastRenderedPageBreak/>
        <w:t>Radiolog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RS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upang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urnal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Ilmu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Kesehat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Dan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Keperawat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 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1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(4), 303–311</w:t>
      </w:r>
    </w:p>
    <w:p w:rsidR="00BC576D" w:rsidRPr="00CA3C4C" w:rsidRDefault="00BC576D" w:rsidP="00BC576D">
      <w:pPr>
        <w:shd w:val="clear" w:color="auto" w:fill="FFFFFF"/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Sugiyono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2018.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Metode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eneliti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Kuantitatif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,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Kualitatig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,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a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R&amp;D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Bandung :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Alfabet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BC576D" w:rsidRPr="00CA3C4C" w:rsidRDefault="00BC576D" w:rsidP="00BC576D">
      <w:pPr>
        <w:autoSpaceDE w:val="0"/>
        <w:autoSpaceDN w:val="0"/>
        <w:adjustRightInd w:val="0"/>
        <w:spacing w:before="240" w:after="0" w:line="360" w:lineRule="auto"/>
        <w:ind w:left="720" w:hanging="720"/>
        <w:jc w:val="both"/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</w:pPr>
      <w:proofErr w:type="spellStart"/>
      <w:r w:rsidRPr="00CA3C4C">
        <w:rPr>
          <w:rStyle w:val="Emphasis"/>
          <w:rFonts w:ascii="Times New Roman" w:hAnsi="Times New Roman" w:cs="Times New Roman"/>
          <w:sz w:val="24"/>
          <w:szCs w:val="24"/>
        </w:rPr>
        <w:t>Theofilou</w:t>
      </w:r>
      <w:proofErr w:type="spellEnd"/>
      <w:r w:rsidRPr="00CA3C4C">
        <w:rPr>
          <w:rStyle w:val="Emphasis"/>
          <w:rFonts w:ascii="Times New Roman" w:hAnsi="Times New Roman" w:cs="Times New Roman"/>
          <w:sz w:val="24"/>
          <w:szCs w:val="24"/>
        </w:rPr>
        <w:t xml:space="preserve">, P. 2012. Factors Affecting Level of Compliance in Chronic Patients. </w:t>
      </w:r>
    </w:p>
    <w:p w:rsidR="00BC576D" w:rsidRPr="00CA3C4C" w:rsidRDefault="00BC576D" w:rsidP="00BC576D">
      <w:pPr>
        <w:autoSpaceDE w:val="0"/>
        <w:autoSpaceDN w:val="0"/>
        <w:adjustRightInd w:val="0"/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Utami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.D. 2017. 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Tingkat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atuh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awat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lakuk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Hand Hygiene di IGD RSUD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R.R.Goeteng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roenadibrat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urbalingg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Universitas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Muhammadiyah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Purwokerto</w:t>
      </w:r>
      <w:proofErr w:type="spellEnd"/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A3C4C">
        <w:rPr>
          <w:rStyle w:val="author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alsh, C.A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 w:rsidRPr="00CA3C4C">
        <w:rPr>
          <w:rStyle w:val="author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ahir, C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 w:rsidRPr="00CA3C4C">
        <w:rPr>
          <w:rStyle w:val="author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ecklenborg, S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 w:rsidRPr="00CA3C4C">
        <w:rPr>
          <w:rStyle w:val="author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yrne, C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 w:rsidRPr="00CA3C4C">
        <w:rPr>
          <w:rStyle w:val="author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ulbertson, M.A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 &amp; </w:t>
      </w:r>
      <w:proofErr w:type="spellStart"/>
      <w:r w:rsidRPr="00CA3C4C">
        <w:rPr>
          <w:rStyle w:val="author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enett</w:t>
      </w:r>
      <w:proofErr w:type="spellEnd"/>
      <w:r w:rsidRPr="00CA3C4C">
        <w:rPr>
          <w:rStyle w:val="author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K.E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 </w:t>
      </w:r>
      <w:r w:rsidRPr="00CA3C4C">
        <w:rPr>
          <w:rStyle w:val="pubyear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2019. </w:t>
      </w:r>
      <w:r w:rsidRPr="00CA3C4C">
        <w:rPr>
          <w:rStyle w:val="articletitle"/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The association between medication non-adherence and adverse health outcomes in ageing populations: A systematic review and meta-analysis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Br J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Clin</w:t>
      </w:r>
      <w:proofErr w:type="spellEnd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Pharmacol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 </w:t>
      </w:r>
      <w:r w:rsidRPr="00CA3C4C">
        <w:rPr>
          <w:rStyle w:val="vol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85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 w:rsidRPr="00CA3C4C">
        <w:rPr>
          <w:rStyle w:val="pagefirst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2464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–</w:t>
      </w:r>
      <w:r w:rsidRPr="00CA3C4C">
        <w:rPr>
          <w:rStyle w:val="pagelast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2478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 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idjanarko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B.,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Gompelman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M., </w:t>
      </w: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ijkers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M., &amp; Van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 D.W.M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J. 2009. 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Factors that influence treatment adherence of tuberculosis patients living in Java,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Indonesia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Patient preference and adherence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231-238.</w:t>
      </w:r>
    </w:p>
    <w:p w:rsidR="00BC576D" w:rsidRPr="00CA3C4C" w:rsidRDefault="00BC576D" w:rsidP="00BC576D">
      <w:pPr>
        <w:spacing w:before="240" w:after="0" w:line="360" w:lineRule="auto"/>
        <w:ind w:left="720" w:hanging="720"/>
        <w:jc w:val="both"/>
        <w:rPr>
          <w:rStyle w:val="publisher"/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Style w:val="authors"/>
          <w:rFonts w:ascii="Times New Roman" w:hAnsi="Times New Roman" w:cs="Times New Roman"/>
          <w:color w:val="000000" w:themeColor="text1"/>
          <w:sz w:val="24"/>
          <w:szCs w:val="24"/>
        </w:rPr>
        <w:t>Wijokongko</w:t>
      </w:r>
      <w:proofErr w:type="spellEnd"/>
      <w:r w:rsidRPr="00CA3C4C">
        <w:rPr>
          <w:rStyle w:val="authors"/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A3C4C">
        <w:rPr>
          <w:rStyle w:val="authors"/>
          <w:rFonts w:ascii="Times New Roman" w:hAnsi="Times New Roman" w:cs="Times New Roman"/>
          <w:color w:val="000000" w:themeColor="text1"/>
          <w:sz w:val="24"/>
          <w:szCs w:val="24"/>
        </w:rPr>
        <w:t>Sigit</w:t>
      </w:r>
      <w:proofErr w:type="spellEnd"/>
      <w:r w:rsidRPr="00CA3C4C">
        <w:rPr>
          <w:rStyle w:val="authors"/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Style w:val="authors"/>
          <w:rFonts w:ascii="Times New Roman" w:hAnsi="Times New Roman" w:cs="Times New Roman"/>
          <w:color w:val="000000" w:themeColor="text1"/>
          <w:sz w:val="24"/>
          <w:szCs w:val="24"/>
        </w:rPr>
        <w:t>dkk</w:t>
      </w:r>
      <w:proofErr w:type="spellEnd"/>
      <w:r w:rsidRPr="00CA3C4C">
        <w:rPr>
          <w:rStyle w:val="authors"/>
          <w:rFonts w:ascii="Times New Roman" w:hAnsi="Times New Roman" w:cs="Times New Roman"/>
          <w:color w:val="000000" w:themeColor="text1"/>
          <w:sz w:val="24"/>
          <w:szCs w:val="24"/>
        </w:rPr>
        <w:t xml:space="preserve">. 2016. 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proofErr w:type="spellStart"/>
      <w:r w:rsidRPr="00CA3C4C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</w:rPr>
        <w:t>Protokol</w:t>
      </w:r>
      <w:proofErr w:type="spellEnd"/>
      <w:r w:rsidRPr="00CA3C4C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</w:rPr>
        <w:t>Radiologi</w:t>
      </w:r>
      <w:proofErr w:type="spellEnd"/>
      <w:r w:rsidRPr="00CA3C4C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</w:rPr>
        <w:t xml:space="preserve"> CT Scan </w:t>
      </w:r>
      <w:proofErr w:type="spellStart"/>
      <w:r w:rsidRPr="00CA3C4C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</w:rPr>
        <w:t>dan</w:t>
      </w:r>
      <w:proofErr w:type="spellEnd"/>
      <w:r w:rsidRPr="00CA3C4C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</w:rPr>
        <w:t xml:space="preserve"> MRI</w:t>
      </w:r>
      <w:r w:rsidRPr="00CA3C4C">
        <w:rPr>
          <w:rStyle w:val="Title1"/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r w:rsidRPr="00CA3C4C">
        <w:rPr>
          <w:rStyle w:val="edition"/>
          <w:rFonts w:ascii="Times New Roman" w:hAnsi="Times New Roman" w:cs="Times New Roman"/>
          <w:color w:val="000000" w:themeColor="text1"/>
          <w:sz w:val="24"/>
          <w:szCs w:val="24"/>
        </w:rPr>
        <w:t>Ed 2</w:t>
      </w:r>
      <w:proofErr w:type="gramStart"/>
      <w:r w:rsidRPr="00CA3C4C">
        <w:rPr>
          <w:rStyle w:val="edition"/>
          <w:rFonts w:ascii="Times New Roman" w:hAnsi="Times New Roman" w:cs="Times New Roman"/>
          <w:color w:val="000000" w:themeColor="text1"/>
          <w:sz w:val="24"/>
          <w:szCs w:val="24"/>
        </w:rPr>
        <w:t>,Cet1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proofErr w:type="spellStart"/>
      <w:r w:rsidRPr="00CA3C4C">
        <w:rPr>
          <w:rStyle w:val="publishplace"/>
          <w:rFonts w:ascii="Times New Roman" w:hAnsi="Times New Roman" w:cs="Times New Roman"/>
          <w:color w:val="000000" w:themeColor="text1"/>
          <w:sz w:val="24"/>
          <w:szCs w:val="24"/>
        </w:rPr>
        <w:t>magelang</w:t>
      </w:r>
      <w:proofErr w:type="spellEnd"/>
      <w:r w:rsidRPr="00CA3C4C">
        <w:rPr>
          <w:rStyle w:val="publishplace"/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r w:rsidRPr="00CA3C4C">
        <w:rPr>
          <w:rStyle w:val="publisher"/>
          <w:rFonts w:ascii="Times New Roman" w:hAnsi="Times New Roman" w:cs="Times New Roman"/>
          <w:color w:val="000000" w:themeColor="text1"/>
          <w:sz w:val="24"/>
          <w:szCs w:val="24"/>
        </w:rPr>
        <w:t xml:space="preserve">inti </w:t>
      </w:r>
      <w:proofErr w:type="spellStart"/>
      <w:r w:rsidRPr="00CA3C4C">
        <w:rPr>
          <w:rStyle w:val="publisher"/>
          <w:rFonts w:ascii="Times New Roman" w:hAnsi="Times New Roman" w:cs="Times New Roman"/>
          <w:color w:val="000000" w:themeColor="text1"/>
          <w:sz w:val="24"/>
          <w:szCs w:val="24"/>
        </w:rPr>
        <w:t>medika</w:t>
      </w:r>
      <w:proofErr w:type="spellEnd"/>
      <w:r w:rsidRPr="00CA3C4C">
        <w:rPr>
          <w:rStyle w:val="publisher"/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Style w:val="publisher"/>
          <w:rFonts w:ascii="Times New Roman" w:hAnsi="Times New Roman" w:cs="Times New Roman"/>
          <w:color w:val="000000" w:themeColor="text1"/>
          <w:sz w:val="24"/>
          <w:szCs w:val="24"/>
        </w:rPr>
        <w:t>Pustaka</w:t>
      </w:r>
      <w:proofErr w:type="spellEnd"/>
      <w:r w:rsidRPr="00CA3C4C">
        <w:rPr>
          <w:rStyle w:val="publisher"/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BC576D" w:rsidRDefault="00BC576D" w:rsidP="00BC576D">
      <w:pPr>
        <w:autoSpaceDE w:val="0"/>
        <w:autoSpaceDN w:val="0"/>
        <w:adjustRightInd w:val="0"/>
        <w:spacing w:before="240"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Yudanisa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P. </w:t>
      </w:r>
      <w:r w:rsidRPr="00CA3C4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et al. </w:t>
      </w:r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19. </w:t>
      </w:r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Tingkat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uas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sie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sert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ad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yelenggara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amin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osial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rhadap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utu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layan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arma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i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stalasi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awat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al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,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urnal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integrase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sehat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an</w:t>
      </w:r>
      <w:proofErr w:type="spellEnd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CA3C4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ains</w:t>
      </w:r>
      <w:proofErr w:type="spell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. 1(2)</w:t>
      </w:r>
      <w:proofErr w:type="gramStart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,174</w:t>
      </w:r>
      <w:proofErr w:type="gramEnd"/>
      <w:r w:rsidRPr="00CA3C4C">
        <w:rPr>
          <w:rFonts w:ascii="Times New Roman" w:hAnsi="Times New Roman" w:cs="Times New Roman"/>
          <w:color w:val="000000" w:themeColor="text1"/>
          <w:sz w:val="24"/>
          <w:szCs w:val="24"/>
        </w:rPr>
        <w:t>-178.</w:t>
      </w:r>
    </w:p>
    <w:p w:rsidR="00AA274F" w:rsidRDefault="00AA274F">
      <w:bookmarkStart w:id="0" w:name="_GoBack"/>
      <w:bookmarkEnd w:id="0"/>
    </w:p>
    <w:sectPr w:rsidR="00AA274F" w:rsidSect="00BC576D">
      <w:pgSz w:w="12240" w:h="15840"/>
      <w:pgMar w:top="1699" w:right="1699" w:bottom="1699" w:left="2275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C576D"/>
    <w:rsid w:val="000C2B3E"/>
    <w:rsid w:val="00114D19"/>
    <w:rsid w:val="0016670E"/>
    <w:rsid w:val="00274106"/>
    <w:rsid w:val="004E23F4"/>
    <w:rsid w:val="004F27E1"/>
    <w:rsid w:val="00535347"/>
    <w:rsid w:val="00566993"/>
    <w:rsid w:val="00775072"/>
    <w:rsid w:val="007A10E6"/>
    <w:rsid w:val="0098244A"/>
    <w:rsid w:val="00A1125B"/>
    <w:rsid w:val="00AA274F"/>
    <w:rsid w:val="00AC090E"/>
    <w:rsid w:val="00B47BCE"/>
    <w:rsid w:val="00BB1072"/>
    <w:rsid w:val="00BB3870"/>
    <w:rsid w:val="00BC576D"/>
    <w:rsid w:val="00CA2549"/>
    <w:rsid w:val="00DC60CA"/>
    <w:rsid w:val="00E8466F"/>
    <w:rsid w:val="00ED10CD"/>
    <w:rsid w:val="00FA48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4762ECB-6B66-4C44-8A0B-86672906C9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C576D"/>
  </w:style>
  <w:style w:type="paragraph" w:styleId="Heading1">
    <w:name w:val="heading 1"/>
    <w:basedOn w:val="Normal"/>
    <w:next w:val="Normal"/>
    <w:link w:val="Heading1Char"/>
    <w:uiPriority w:val="9"/>
    <w:qFormat/>
    <w:rsid w:val="00BC576D"/>
    <w:pPr>
      <w:spacing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C576D"/>
    <w:rPr>
      <w:rFonts w:ascii="Times New Roman" w:hAnsi="Times New Roman" w:cs="Times New Roman"/>
      <w:b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C576D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BC576D"/>
    <w:rPr>
      <w:i/>
      <w:iCs/>
    </w:rPr>
  </w:style>
  <w:style w:type="character" w:customStyle="1" w:styleId="authors">
    <w:name w:val="authors"/>
    <w:basedOn w:val="DefaultParagraphFont"/>
    <w:rsid w:val="00BC576D"/>
  </w:style>
  <w:style w:type="character" w:customStyle="1" w:styleId="Title1">
    <w:name w:val="Title1"/>
    <w:basedOn w:val="DefaultParagraphFont"/>
    <w:rsid w:val="00BC576D"/>
  </w:style>
  <w:style w:type="character" w:customStyle="1" w:styleId="edition">
    <w:name w:val="edition"/>
    <w:basedOn w:val="DefaultParagraphFont"/>
    <w:rsid w:val="00BC576D"/>
  </w:style>
  <w:style w:type="character" w:customStyle="1" w:styleId="publishplace">
    <w:name w:val="publish_place"/>
    <w:basedOn w:val="DefaultParagraphFont"/>
    <w:rsid w:val="00BC576D"/>
  </w:style>
  <w:style w:type="character" w:customStyle="1" w:styleId="publisher">
    <w:name w:val="publisher"/>
    <w:basedOn w:val="DefaultParagraphFont"/>
    <w:rsid w:val="00BC576D"/>
  </w:style>
  <w:style w:type="character" w:customStyle="1" w:styleId="author">
    <w:name w:val="author"/>
    <w:basedOn w:val="DefaultParagraphFont"/>
    <w:rsid w:val="00BC576D"/>
  </w:style>
  <w:style w:type="character" w:customStyle="1" w:styleId="articletitle">
    <w:name w:val="articletitle"/>
    <w:basedOn w:val="DefaultParagraphFont"/>
    <w:rsid w:val="00BC576D"/>
  </w:style>
  <w:style w:type="character" w:customStyle="1" w:styleId="pubyear">
    <w:name w:val="pubyear"/>
    <w:basedOn w:val="DefaultParagraphFont"/>
    <w:rsid w:val="00BC576D"/>
  </w:style>
  <w:style w:type="character" w:customStyle="1" w:styleId="vol">
    <w:name w:val="vol"/>
    <w:basedOn w:val="DefaultParagraphFont"/>
    <w:rsid w:val="00BC576D"/>
  </w:style>
  <w:style w:type="character" w:customStyle="1" w:styleId="pagefirst">
    <w:name w:val="pagefirst"/>
    <w:basedOn w:val="DefaultParagraphFont"/>
    <w:rsid w:val="00BC576D"/>
  </w:style>
  <w:style w:type="character" w:customStyle="1" w:styleId="pagelast">
    <w:name w:val="pagelast"/>
    <w:basedOn w:val="DefaultParagraphFont"/>
    <w:rsid w:val="00BC57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41</Words>
  <Characters>4796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1</cp:revision>
  <dcterms:created xsi:type="dcterms:W3CDTF">2024-09-09T15:36:00Z</dcterms:created>
  <dcterms:modified xsi:type="dcterms:W3CDTF">2024-09-09T15:38:00Z</dcterms:modified>
</cp:coreProperties>
</file>